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A93C89" w14:textId="37DE11DE" w:rsidR="007A19BF" w:rsidRDefault="00456240" w:rsidP="007A19BF">
      <w:r>
        <w:rPr>
          <w:noProof/>
        </w:rPr>
        <w:pict w14:anchorId="6ED5F721"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26" type="#_x0000_t202" style="position:absolute;margin-left:.45pt;margin-top:-31.2pt;width:483pt;height:1in;z-index:25165926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">
            <v:shadow on="t" color="#1f497d [3215]" opacity=".5" offset="6pt,6pt"/>
            <v:textbox>
              <w:txbxContent>
                <w:p w14:paraId="24BE273F" w14:textId="5BCEF489" w:rsidR="007A19BF" w:rsidRPr="004B3740" w:rsidRDefault="007A19BF" w:rsidP="007A19BF">
                  <w:pPr>
                    <w:jc w:val="center"/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</w:rPr>
                  </w:pPr>
                  <w:r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  <w:t>Sequence diagrams v</w:t>
                  </w:r>
                  <w:r w:rsidR="004B3740"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</w:rPr>
                    <w:t>1.0</w:t>
                  </w:r>
                </w:p>
              </w:txbxContent>
            </v:textbox>
          </v:shape>
        </w:pict>
      </w:r>
      <w:r>
        <w:rPr>
          <w:noProof/>
        </w:rPr>
        <w:pict w14:anchorId="62EAC936">
          <v:shape id="_x0000_s1027" type="#_x0000_t202" style="position:absolute;margin-left:0;margin-top:315pt;width:479.25pt;height:65.25pt;z-index:25166028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" fillcolor="white [3201]" strokecolor="#4f81bd [3204]" strokeweight="2pt">
            <v:stroke opacity="0" joinstyle="round"/>
            <v:path arrowok="t"/>
            <v:textbox>
              <w:txbxContent>
                <w:p w14:paraId="4A7C7F76" w14:textId="77777777" w:rsidR="007A19BF" w:rsidRPr="007A19BF" w:rsidRDefault="007A19BF" w:rsidP="007A19BF">
                  <w:pPr>
                    <w:jc w:val="center"/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</w:pPr>
                  <w:r w:rsidRPr="007A19BF"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  <w:t xml:space="preserve">Project: </w:t>
                  </w:r>
                  <w:proofErr w:type="spellStart"/>
                  <w:r w:rsidRPr="007A19BF"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  <w:t>FundAnalyst</w:t>
                  </w:r>
                  <w:proofErr w:type="spellEnd"/>
                </w:p>
              </w:txbxContent>
            </v:textbox>
            <w10:wrap anchorx="margin"/>
          </v:shape>
        </w:pict>
      </w:r>
    </w:p>
    <w:p w14:paraId="3ABE2051" w14:textId="3E366D9A" w:rsidR="000419CB" w:rsidRDefault="000419CB"/>
    <w:p w14:paraId="491789A2" w14:textId="77777777" w:rsidR="000419CB" w:rsidRDefault="000419CB">
      <w:r>
        <w:br w:type="page"/>
      </w:r>
    </w:p>
    <w:p w14:paraId="56744188" w14:textId="6557EDD5" w:rsidR="004B3740" w:rsidRDefault="004B3740" w:rsidP="000419CB">
      <w:pPr>
        <w:pStyle w:val="Title"/>
      </w:pPr>
      <w:r>
        <w:lastRenderedPageBreak/>
        <w:t xml:space="preserve">Αλλαγές σε σχέση με έκδοση </w:t>
      </w:r>
      <w:r>
        <w:rPr>
          <w:lang w:val="en-US"/>
        </w:rPr>
        <w:t>v</w:t>
      </w:r>
      <w:r w:rsidRPr="004B3740">
        <w:t>0.1</w:t>
      </w:r>
    </w:p>
    <w:p w14:paraId="794C03FB" w14:textId="74419AD5" w:rsidR="004B3740" w:rsidRDefault="004B3740" w:rsidP="004B3740"/>
    <w:p w14:paraId="13DDD7E4" w14:textId="2A3F6DC6" w:rsidR="004B3740" w:rsidRPr="004B3740" w:rsidRDefault="004B3740" w:rsidP="004B3740">
      <w:pPr>
        <w:rPr>
          <w:sz w:val="24"/>
          <w:szCs w:val="24"/>
        </w:rPr>
      </w:pPr>
      <w:r>
        <w:rPr>
          <w:sz w:val="24"/>
          <w:szCs w:val="24"/>
        </w:rPr>
        <w:t xml:space="preserve">Είναι η έκδοση </w:t>
      </w:r>
      <w:r>
        <w:rPr>
          <w:sz w:val="24"/>
          <w:szCs w:val="24"/>
          <w:lang w:val="en-US"/>
        </w:rPr>
        <w:t>v</w:t>
      </w:r>
      <w:r w:rsidRPr="004B3740">
        <w:rPr>
          <w:sz w:val="24"/>
          <w:szCs w:val="24"/>
        </w:rPr>
        <w:t xml:space="preserve">0.1 </w:t>
      </w:r>
      <w:r>
        <w:rPr>
          <w:sz w:val="24"/>
          <w:szCs w:val="24"/>
        </w:rPr>
        <w:t>χωρίς καμία αλλαγή.</w:t>
      </w:r>
    </w:p>
    <w:p w14:paraId="1BF79A7D" w14:textId="77777777" w:rsidR="004B3740" w:rsidRDefault="004B3740" w:rsidP="000419CB">
      <w:pPr>
        <w:pStyle w:val="Title"/>
      </w:pPr>
    </w:p>
    <w:p w14:paraId="50879717" w14:textId="4502EAD4" w:rsidR="000419CB" w:rsidRDefault="000419CB" w:rsidP="000419CB">
      <w:pPr>
        <w:pStyle w:val="Title"/>
      </w:pPr>
      <w:r>
        <w:t>Στοιχεία μελών ομάδας</w:t>
      </w:r>
    </w:p>
    <w:p w14:paraId="7CBC3DBF" w14:textId="77777777" w:rsidR="000419CB" w:rsidRDefault="000419CB" w:rsidP="000419CB"/>
    <w:p w14:paraId="5C99B3E8" w14:textId="77777777" w:rsidR="000419CB" w:rsidRPr="00925809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 xml:space="preserve">Άγγελος </w:t>
      </w:r>
      <w:proofErr w:type="spellStart"/>
      <w:r w:rsidRPr="00925809">
        <w:rPr>
          <w:sz w:val="24"/>
          <w:szCs w:val="24"/>
        </w:rPr>
        <w:t>Δήμογλης</w:t>
      </w:r>
      <w:proofErr w:type="spellEnd"/>
      <w:r w:rsidRPr="00925809">
        <w:rPr>
          <w:sz w:val="24"/>
          <w:szCs w:val="24"/>
        </w:rPr>
        <w:t>, 1059603</w:t>
      </w:r>
    </w:p>
    <w:p w14:paraId="0F97BE4D" w14:textId="77777777" w:rsidR="000419CB" w:rsidRPr="00925809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>Δημήτρης Τσούνης, 1059698</w:t>
      </w:r>
    </w:p>
    <w:p w14:paraId="4B6C3C7B" w14:textId="77777777" w:rsidR="000419CB" w:rsidRPr="00925809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 xml:space="preserve">Καλλιόπη </w:t>
      </w:r>
      <w:proofErr w:type="spellStart"/>
      <w:r w:rsidRPr="00925809">
        <w:rPr>
          <w:sz w:val="24"/>
          <w:szCs w:val="24"/>
        </w:rPr>
        <w:t>Δρούγα</w:t>
      </w:r>
      <w:proofErr w:type="spellEnd"/>
      <w:r w:rsidRPr="00925809">
        <w:rPr>
          <w:sz w:val="24"/>
          <w:szCs w:val="24"/>
        </w:rPr>
        <w:t>, 3370</w:t>
      </w:r>
    </w:p>
    <w:p w14:paraId="1259107B" w14:textId="77777777" w:rsidR="000419CB" w:rsidRPr="00E00EB7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 xml:space="preserve">Νικόλαος </w:t>
      </w:r>
      <w:proofErr w:type="spellStart"/>
      <w:r w:rsidRPr="00925809">
        <w:rPr>
          <w:sz w:val="24"/>
          <w:szCs w:val="24"/>
        </w:rPr>
        <w:t>Κοντογιώργης</w:t>
      </w:r>
      <w:proofErr w:type="spellEnd"/>
      <w:r w:rsidRPr="00925809">
        <w:rPr>
          <w:sz w:val="24"/>
          <w:szCs w:val="24"/>
        </w:rPr>
        <w:t>, 1070922</w:t>
      </w:r>
    </w:p>
    <w:p w14:paraId="7DD9F155" w14:textId="77777777" w:rsidR="000419CB" w:rsidRDefault="000419CB" w:rsidP="000419CB">
      <w:pPr>
        <w:pStyle w:val="Title"/>
      </w:pPr>
    </w:p>
    <w:p w14:paraId="2D0C41FE" w14:textId="77777777" w:rsidR="000419CB" w:rsidRPr="00210640" w:rsidRDefault="000419CB" w:rsidP="000419CB"/>
    <w:p w14:paraId="4A4C6758" w14:textId="77777777" w:rsidR="000419CB" w:rsidRDefault="000419CB" w:rsidP="000419CB">
      <w:pPr>
        <w:pStyle w:val="Title"/>
      </w:pPr>
      <w:r>
        <w:t>Ρόλοι μελών για το παρόν κείμενο</w:t>
      </w:r>
    </w:p>
    <w:p w14:paraId="70256C0A" w14:textId="77777777" w:rsidR="000419CB" w:rsidRPr="00925809" w:rsidRDefault="000419CB" w:rsidP="000419CB">
      <w:pPr>
        <w:rPr>
          <w:sz w:val="20"/>
          <w:szCs w:val="20"/>
        </w:rPr>
      </w:pPr>
    </w:p>
    <w:p w14:paraId="66AEAA00" w14:textId="77777777" w:rsidR="000419CB" w:rsidRPr="00925809" w:rsidRDefault="000419CB" w:rsidP="000419CB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 xml:space="preserve">Editor(s): </w:t>
      </w:r>
      <w:r w:rsidRPr="00925809">
        <w:rPr>
          <w:sz w:val="24"/>
          <w:szCs w:val="24"/>
        </w:rPr>
        <w:t>Άγγελος</w:t>
      </w:r>
      <w:r w:rsidRPr="00925809">
        <w:rPr>
          <w:sz w:val="24"/>
          <w:szCs w:val="24"/>
          <w:lang w:val="en-US"/>
        </w:rPr>
        <w:t xml:space="preserve"> </w:t>
      </w:r>
      <w:proofErr w:type="spellStart"/>
      <w:r w:rsidRPr="00925809">
        <w:rPr>
          <w:sz w:val="24"/>
          <w:szCs w:val="24"/>
        </w:rPr>
        <w:t>Δήμογλης</w:t>
      </w:r>
      <w:proofErr w:type="spellEnd"/>
    </w:p>
    <w:p w14:paraId="53D219D9" w14:textId="4A5D0024" w:rsidR="00225ED7" w:rsidRPr="004B3740" w:rsidRDefault="000419CB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>Peer</w:t>
      </w:r>
      <w:r w:rsidRPr="000419CB">
        <w:rPr>
          <w:sz w:val="24"/>
          <w:szCs w:val="24"/>
          <w:lang w:val="en-US"/>
        </w:rPr>
        <w:t xml:space="preserve"> </w:t>
      </w:r>
      <w:r w:rsidRPr="00925809">
        <w:rPr>
          <w:sz w:val="24"/>
          <w:szCs w:val="24"/>
          <w:lang w:val="en-US"/>
        </w:rPr>
        <w:t>reviewer</w:t>
      </w:r>
      <w:r w:rsidRPr="000419CB">
        <w:rPr>
          <w:sz w:val="24"/>
          <w:szCs w:val="24"/>
          <w:lang w:val="en-US"/>
        </w:rPr>
        <w:t>(</w:t>
      </w:r>
      <w:r>
        <w:rPr>
          <w:sz w:val="24"/>
          <w:szCs w:val="24"/>
          <w:lang w:val="en-US"/>
        </w:rPr>
        <w:t>s</w:t>
      </w:r>
      <w:r w:rsidRPr="000419CB">
        <w:rPr>
          <w:sz w:val="24"/>
          <w:szCs w:val="24"/>
          <w:lang w:val="en-US"/>
        </w:rPr>
        <w:t xml:space="preserve">): </w:t>
      </w:r>
      <w:r>
        <w:rPr>
          <w:sz w:val="24"/>
          <w:szCs w:val="24"/>
        </w:rPr>
        <w:t>Δημήτρης</w:t>
      </w:r>
      <w:r w:rsidRPr="000419CB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Τσούνης</w:t>
      </w:r>
    </w:p>
    <w:p w14:paraId="6CDB5338" w14:textId="35148BFF" w:rsidR="00E526A9" w:rsidRPr="004B3740" w:rsidRDefault="00E526A9">
      <w:pPr>
        <w:rPr>
          <w:sz w:val="24"/>
          <w:szCs w:val="24"/>
          <w:lang w:val="en-US"/>
        </w:rPr>
      </w:pPr>
    </w:p>
    <w:p w14:paraId="704B8AD4" w14:textId="1D19D503" w:rsidR="00E526A9" w:rsidRPr="004B3740" w:rsidRDefault="00E526A9">
      <w:pPr>
        <w:rPr>
          <w:sz w:val="24"/>
          <w:szCs w:val="24"/>
          <w:lang w:val="en-US"/>
        </w:rPr>
      </w:pPr>
    </w:p>
    <w:p w14:paraId="030DA072" w14:textId="4A1A01D4" w:rsidR="00E526A9" w:rsidRPr="004B3740" w:rsidRDefault="00E526A9">
      <w:pPr>
        <w:rPr>
          <w:sz w:val="24"/>
          <w:szCs w:val="24"/>
          <w:lang w:val="en-US"/>
        </w:rPr>
      </w:pPr>
    </w:p>
    <w:p w14:paraId="62C50B96" w14:textId="3C5A7713" w:rsidR="00837B5C" w:rsidRPr="004B3740" w:rsidRDefault="00837B5C">
      <w:pPr>
        <w:rPr>
          <w:sz w:val="24"/>
          <w:szCs w:val="24"/>
          <w:lang w:val="en-US"/>
        </w:rPr>
      </w:pPr>
    </w:p>
    <w:p w14:paraId="7596D7DC" w14:textId="36E40976" w:rsidR="00837B5C" w:rsidRPr="004B3740" w:rsidRDefault="00837B5C">
      <w:pPr>
        <w:rPr>
          <w:sz w:val="24"/>
          <w:szCs w:val="24"/>
          <w:lang w:val="en-US"/>
        </w:rPr>
      </w:pPr>
    </w:p>
    <w:p w14:paraId="654BB521" w14:textId="77777777" w:rsidR="00837B5C" w:rsidRPr="004B3740" w:rsidRDefault="00837B5C">
      <w:pPr>
        <w:rPr>
          <w:sz w:val="24"/>
          <w:szCs w:val="24"/>
          <w:lang w:val="en-US"/>
        </w:rPr>
      </w:pPr>
    </w:p>
    <w:p w14:paraId="57ED95B3" w14:textId="77777777" w:rsidR="00837B5C" w:rsidRPr="004B3740" w:rsidRDefault="00837B5C" w:rsidP="00E526A9">
      <w:pPr>
        <w:pStyle w:val="Title"/>
        <w:rPr>
          <w:lang w:val="en-US"/>
        </w:rPr>
      </w:pPr>
    </w:p>
    <w:p w14:paraId="5039E849" w14:textId="2B59B2D2" w:rsidR="00837B5C" w:rsidRPr="004B3740" w:rsidRDefault="00837B5C" w:rsidP="00837B5C">
      <w:pPr>
        <w:rPr>
          <w:sz w:val="40"/>
          <w:szCs w:val="40"/>
          <w:lang w:val="en-US"/>
        </w:rPr>
        <w:sectPr w:rsidR="00837B5C" w:rsidRPr="004B3740" w:rsidSect="00837B5C"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14:paraId="3C9F16C0" w14:textId="3801C42B" w:rsidR="00837B5C" w:rsidRDefault="00837B5C" w:rsidP="00837B5C">
      <w:pPr>
        <w:pStyle w:val="Title"/>
      </w:pPr>
      <w:r>
        <w:lastRenderedPageBreak/>
        <w:t>Διαγράμματα ακολουθίας</w:t>
      </w:r>
    </w:p>
    <w:p w14:paraId="36CF8767" w14:textId="528A55D4" w:rsidR="00837B5C" w:rsidRDefault="00837B5C" w:rsidP="00837B5C">
      <w:pPr>
        <w:jc w:val="center"/>
      </w:pPr>
    </w:p>
    <w:p w14:paraId="7515610F" w14:textId="77777777" w:rsidR="00837B5C" w:rsidRDefault="00837B5C" w:rsidP="00837B5C">
      <w:pPr>
        <w:keepNext/>
        <w:jc w:val="center"/>
      </w:pPr>
      <w:r>
        <w:rPr>
          <w:noProof/>
        </w:rPr>
        <w:drawing>
          <wp:inline distT="0" distB="0" distL="0" distR="0" wp14:anchorId="0F9B5168" wp14:editId="5974B1CB">
            <wp:extent cx="8229600" cy="4330700"/>
            <wp:effectExtent l="0" t="0" r="0" b="0"/>
            <wp:docPr id="7" name="Picture 7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diagram&#10;&#10;Description automatically generated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33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B96EF" w14:textId="7567FADD" w:rsidR="00837B5C" w:rsidRPr="00280D77" w:rsidRDefault="00837B5C" w:rsidP="00837B5C">
      <w:pPr>
        <w:pStyle w:val="Caption"/>
        <w:jc w:val="center"/>
        <w:rPr>
          <w:color w:val="auto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1</w:t>
      </w:r>
      <w:r w:rsidRPr="00280D77">
        <w:rPr>
          <w:color w:val="auto"/>
        </w:rPr>
        <w:fldChar w:fldCharType="end"/>
      </w:r>
      <w:r w:rsidRPr="00280D77">
        <w:rPr>
          <w:color w:val="auto"/>
        </w:rPr>
        <w:t xml:space="preserve"> - Περίπτωση Χρήσης: Δημιουργία Αναφοράς</w:t>
      </w:r>
    </w:p>
    <w:p w14:paraId="1C62886E" w14:textId="0B18A839" w:rsidR="00837B5C" w:rsidRDefault="00837B5C" w:rsidP="00E526A9">
      <w:pPr>
        <w:rPr>
          <w:sz w:val="40"/>
          <w:szCs w:val="40"/>
        </w:rPr>
      </w:pPr>
    </w:p>
    <w:p w14:paraId="1AD87A7A" w14:textId="77777777" w:rsidR="00837B5C" w:rsidRDefault="00837B5C" w:rsidP="00837B5C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1E0F427E" wp14:editId="055BB739">
            <wp:extent cx="5864433" cy="541866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9909" cy="54237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FA5864" w14:textId="34E1FCE2" w:rsidR="00837B5C" w:rsidRPr="00280D77" w:rsidRDefault="00837B5C" w:rsidP="00837B5C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2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Έξοδα</w:t>
      </w:r>
    </w:p>
    <w:p w14:paraId="78789A9D" w14:textId="77777777" w:rsidR="00837B5C" w:rsidRDefault="00837B5C" w:rsidP="00837B5C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020ACB07" wp14:editId="22D44855">
            <wp:extent cx="8031480" cy="5569360"/>
            <wp:effectExtent l="0" t="0" r="0" b="0"/>
            <wp:docPr id="9" name="Picture 9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, schematic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34154" cy="5571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0DDE35" w14:textId="09875B46" w:rsidR="00837B5C" w:rsidRPr="00280D77" w:rsidRDefault="00837B5C" w:rsidP="00837B5C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3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Τιμολόγια</w:t>
      </w:r>
    </w:p>
    <w:p w14:paraId="592B63DD" w14:textId="77777777" w:rsidR="004A13BE" w:rsidRDefault="004A13BE" w:rsidP="004A13BE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572CE9D3" wp14:editId="77930D7B">
            <wp:extent cx="8229600" cy="4669790"/>
            <wp:effectExtent l="0" t="0" r="0" b="0"/>
            <wp:docPr id="10" name="Picture 10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A picture containing graphical user interface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6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0F2BC" w14:textId="27D1D103" w:rsidR="00837B5C" w:rsidRPr="00280D77" w:rsidRDefault="004A13BE" w:rsidP="004A13BE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4</w:t>
      </w:r>
      <w:r w:rsidRPr="00280D77">
        <w:rPr>
          <w:color w:val="auto"/>
        </w:rPr>
        <w:fldChar w:fldCharType="end"/>
      </w:r>
      <w:r w:rsidRPr="00280D77">
        <w:rPr>
          <w:color w:val="auto"/>
        </w:rPr>
        <w:t xml:space="preserve"> - Περίπτωση Χρήσης: Μηνιαίος Προϋπολογισμός</w:t>
      </w:r>
    </w:p>
    <w:p w14:paraId="2F67785F" w14:textId="2F819494" w:rsidR="00837B5C" w:rsidRDefault="00837B5C" w:rsidP="00E526A9">
      <w:pPr>
        <w:rPr>
          <w:sz w:val="40"/>
          <w:szCs w:val="40"/>
        </w:rPr>
      </w:pPr>
    </w:p>
    <w:p w14:paraId="192DB0DC" w14:textId="77777777" w:rsidR="00837B5C" w:rsidRDefault="00837B5C" w:rsidP="00E526A9">
      <w:pPr>
        <w:rPr>
          <w:sz w:val="40"/>
          <w:szCs w:val="40"/>
        </w:rPr>
      </w:pPr>
    </w:p>
    <w:p w14:paraId="40C39932" w14:textId="77777777" w:rsidR="00F768D4" w:rsidRDefault="00F768D4" w:rsidP="00F768D4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12A83DC3" wp14:editId="0E0C8EE0">
            <wp:extent cx="8229600" cy="2975610"/>
            <wp:effectExtent l="0" t="0" r="0" b="0"/>
            <wp:docPr id="11" name="Picture 11" descr="Graphical user interfac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Graphical user interface&#10;&#10;Description automatically generated with low confidence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297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E9068" w14:textId="2D9D9A36" w:rsidR="00837B5C" w:rsidRPr="00280D77" w:rsidRDefault="00F768D4" w:rsidP="00F768D4">
      <w:pPr>
        <w:pStyle w:val="Caption"/>
        <w:jc w:val="center"/>
        <w:rPr>
          <w:color w:val="auto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5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Πωλήσεις</w:t>
      </w:r>
    </w:p>
    <w:p w14:paraId="376BA9ED" w14:textId="3862C629" w:rsidR="00F768D4" w:rsidRDefault="00F768D4" w:rsidP="00F768D4"/>
    <w:p w14:paraId="4058DD4C" w14:textId="2C2E949D" w:rsidR="00F768D4" w:rsidRDefault="00F768D4" w:rsidP="00F768D4"/>
    <w:p w14:paraId="12080302" w14:textId="58683180" w:rsidR="00F768D4" w:rsidRDefault="00F768D4" w:rsidP="00F768D4"/>
    <w:p w14:paraId="303FEA2C" w14:textId="1F075854" w:rsidR="00F768D4" w:rsidRDefault="00F768D4" w:rsidP="00F768D4"/>
    <w:p w14:paraId="77D446C9" w14:textId="25AC76AC" w:rsidR="00F768D4" w:rsidRDefault="00F768D4" w:rsidP="00F768D4"/>
    <w:p w14:paraId="64515C74" w14:textId="2054C248" w:rsidR="00F768D4" w:rsidRDefault="00F768D4" w:rsidP="00F768D4"/>
    <w:p w14:paraId="6EAE0C76" w14:textId="2620EF93" w:rsidR="00F768D4" w:rsidRDefault="00F768D4" w:rsidP="00F768D4"/>
    <w:p w14:paraId="589392AC" w14:textId="306EBA22" w:rsidR="00F768D4" w:rsidRDefault="00F768D4" w:rsidP="00F768D4"/>
    <w:p w14:paraId="309B2301" w14:textId="77777777" w:rsidR="00EE72C5" w:rsidRDefault="00EE72C5" w:rsidP="00EE72C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6B7AA85" wp14:editId="0363842F">
            <wp:extent cx="7071360" cy="5491407"/>
            <wp:effectExtent l="0" t="0" r="0" b="0"/>
            <wp:docPr id="12" name="Picture 1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Table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74681" cy="54939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E7888A" w14:textId="0CAA6C56" w:rsidR="00F768D4" w:rsidRPr="00280D77" w:rsidRDefault="00EE72C5" w:rsidP="00EE72C5">
      <w:pPr>
        <w:pStyle w:val="Caption"/>
        <w:jc w:val="center"/>
        <w:rPr>
          <w:color w:val="auto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6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Υποστήριξη</w:t>
      </w:r>
    </w:p>
    <w:p w14:paraId="7D9D3372" w14:textId="77777777" w:rsidR="00FF4F5F" w:rsidRDefault="00FF4F5F" w:rsidP="00FF4F5F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0C27802E" wp14:editId="497D0535">
            <wp:extent cx="7772400" cy="5632959"/>
            <wp:effectExtent l="0" t="0" r="0" b="0"/>
            <wp:docPr id="13" name="Picture 13" descr="Graphical user interfac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&#10;&#10;Description automatically generated with medium confidence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78699" cy="5637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E2D9C" w14:textId="1079E3E3" w:rsidR="00837B5C" w:rsidRPr="00280D77" w:rsidRDefault="00FF4F5F" w:rsidP="00FF4F5F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7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Φορολόγηση</w:t>
      </w:r>
    </w:p>
    <w:p w14:paraId="777C3E25" w14:textId="77777777" w:rsidR="009164AA" w:rsidRDefault="009164AA" w:rsidP="009164AA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4420F7A0" wp14:editId="78C8E99D">
            <wp:extent cx="8229600" cy="5050790"/>
            <wp:effectExtent l="0" t="0" r="0" b="0"/>
            <wp:docPr id="14" name="Picture 14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picture containing graphical user interface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05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2A9094" w14:textId="266685D9" w:rsidR="00837B5C" w:rsidRPr="00280D77" w:rsidRDefault="009164AA" w:rsidP="009164AA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Pr="00280D77">
        <w:rPr>
          <w:noProof/>
          <w:color w:val="auto"/>
        </w:rPr>
        <w:t>8</w:t>
      </w:r>
      <w:r w:rsidRPr="00280D77">
        <w:rPr>
          <w:color w:val="auto"/>
        </w:rPr>
        <w:fldChar w:fldCharType="end"/>
      </w:r>
      <w:r w:rsidRPr="004B3740">
        <w:rPr>
          <w:color w:val="auto"/>
        </w:rPr>
        <w:t xml:space="preserve"> - </w:t>
      </w:r>
      <w:r w:rsidRPr="00280D77">
        <w:rPr>
          <w:color w:val="auto"/>
        </w:rPr>
        <w:t>Περίπτωση Χρήσης: Διαχείριση Χρηστών</w:t>
      </w:r>
    </w:p>
    <w:p w14:paraId="5FB2EE5F" w14:textId="77777777" w:rsidR="00C77A57" w:rsidRDefault="00C77A57" w:rsidP="00837B5C">
      <w:pPr>
        <w:rPr>
          <w:rStyle w:val="SubtleEmphasis"/>
        </w:rPr>
        <w:sectPr w:rsidR="00C77A57" w:rsidSect="00837B5C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14:paraId="4BD0D424" w14:textId="15848512" w:rsidR="00E526A9" w:rsidRDefault="00C77A57" w:rsidP="00C77A57">
      <w:pPr>
        <w:pStyle w:val="Title"/>
        <w:rPr>
          <w:rStyle w:val="SubtleEmphasis"/>
          <w:i w:val="0"/>
          <w:iCs w:val="0"/>
          <w:color w:val="auto"/>
        </w:rPr>
      </w:pPr>
      <w:r>
        <w:rPr>
          <w:rStyle w:val="SubtleEmphasis"/>
          <w:i w:val="0"/>
          <w:iCs w:val="0"/>
          <w:color w:val="auto"/>
        </w:rPr>
        <w:lastRenderedPageBreak/>
        <w:t>Εργαλεία που χρησιμοποιήθηκαν</w:t>
      </w:r>
    </w:p>
    <w:p w14:paraId="2C5AF2F3" w14:textId="05E9D134" w:rsidR="00C77A57" w:rsidRDefault="00C77A57" w:rsidP="00C77A57"/>
    <w:p w14:paraId="3616EC22" w14:textId="7A54E390" w:rsidR="004C3331" w:rsidRDefault="00C77A57" w:rsidP="00C77A57">
      <w:pPr>
        <w:rPr>
          <w:sz w:val="24"/>
          <w:szCs w:val="24"/>
        </w:rPr>
      </w:pPr>
      <w:r>
        <w:rPr>
          <w:sz w:val="24"/>
          <w:szCs w:val="24"/>
        </w:rPr>
        <w:t>Οι εικόνες 1-8 δημιουργήθηκαν με τ</w:t>
      </w:r>
      <w:r w:rsidR="00621BD6">
        <w:rPr>
          <w:sz w:val="24"/>
          <w:szCs w:val="24"/>
        </w:rPr>
        <w:t>η</w:t>
      </w:r>
      <w:r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web</w:t>
      </w:r>
      <w:r w:rsidRPr="00C77A5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εφαρμογή </w:t>
      </w:r>
      <w:r w:rsidRPr="00C77A57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Visual</w:t>
      </w:r>
      <w:r w:rsidRPr="00C77A57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Paradigm</w:t>
      </w:r>
      <w:r w:rsidRPr="00C77A57">
        <w:rPr>
          <w:sz w:val="24"/>
          <w:szCs w:val="24"/>
        </w:rPr>
        <w:t>”</w:t>
      </w:r>
      <w:r w:rsidR="002950A8">
        <w:rPr>
          <w:sz w:val="24"/>
          <w:szCs w:val="24"/>
        </w:rPr>
        <w:fldChar w:fldCharType="begin"/>
      </w:r>
      <w:r w:rsidR="002950A8">
        <w:rPr>
          <w:sz w:val="24"/>
          <w:szCs w:val="24"/>
        </w:rPr>
        <w:instrText xml:space="preserve"> ADDIN ZOTERO_ITEM CSL_CITATION {"citationID":"pEPAjAVF","properties":{"formattedCitation":"[1]","plainCitation":"[1]","noteIndex":0},"citationItems":[{"id":6,"uris":["http://zotero.org/users/local/gYX1R05U/items/SPVXWZ97"],"uri":["http://zotero.org/users/local/gYX1R05U/items/SPVXWZ97"],"itemData":{"id":6,"type":"webpage","title":"Visual Paradigm Online - Suite of Powerful Tools","URL":"https://online.visual-paradigm.com/","accessed":{"date-parts":[["2022",5,17]]}}}],"schema":"https://github.com/citation-style-language/schema/raw/master/csl-citation.json"} </w:instrText>
      </w:r>
      <w:r w:rsidR="002950A8">
        <w:rPr>
          <w:sz w:val="24"/>
          <w:szCs w:val="24"/>
        </w:rPr>
        <w:fldChar w:fldCharType="separate"/>
      </w:r>
      <w:r w:rsidR="002950A8" w:rsidRPr="002950A8">
        <w:rPr>
          <w:rFonts w:ascii="Calibri" w:hAnsi="Calibri" w:cs="Calibri"/>
          <w:sz w:val="24"/>
        </w:rPr>
        <w:t>[1]</w:t>
      </w:r>
      <w:r w:rsidR="002950A8">
        <w:rPr>
          <w:sz w:val="24"/>
          <w:szCs w:val="24"/>
        </w:rPr>
        <w:fldChar w:fldCharType="end"/>
      </w:r>
      <w:r w:rsidRPr="00C77A57">
        <w:rPr>
          <w:sz w:val="24"/>
          <w:szCs w:val="24"/>
        </w:rPr>
        <w:t>.</w:t>
      </w:r>
    </w:p>
    <w:p w14:paraId="0EC6CD42" w14:textId="77777777" w:rsidR="004C3331" w:rsidRDefault="004C3331" w:rsidP="00C77A57">
      <w:pPr>
        <w:rPr>
          <w:sz w:val="24"/>
          <w:szCs w:val="24"/>
        </w:rPr>
      </w:pPr>
    </w:p>
    <w:p w14:paraId="704BB3AD" w14:textId="0259EBE1" w:rsidR="004C3331" w:rsidRPr="004B3740" w:rsidRDefault="004C3331" w:rsidP="004C3331">
      <w:pPr>
        <w:pStyle w:val="Title"/>
        <w:rPr>
          <w:lang w:val="en-US"/>
        </w:rPr>
      </w:pPr>
      <w:r>
        <w:t>Αναφορές</w:t>
      </w:r>
    </w:p>
    <w:p w14:paraId="4EBAB90E" w14:textId="77777777" w:rsidR="007E1C88" w:rsidRPr="007E1C88" w:rsidRDefault="007E1C88" w:rsidP="007E1C88">
      <w:pPr>
        <w:rPr>
          <w:lang w:val="en-US"/>
        </w:rPr>
      </w:pPr>
    </w:p>
    <w:p w14:paraId="32E4FAEF" w14:textId="77777777" w:rsidR="002950A8" w:rsidRPr="002950A8" w:rsidRDefault="002950A8" w:rsidP="002950A8">
      <w:pPr>
        <w:pStyle w:val="Bibliography"/>
        <w:rPr>
          <w:rFonts w:ascii="Cambria" w:hAnsi="Cambria"/>
          <w:sz w:val="24"/>
          <w:szCs w:val="24"/>
          <w:lang w:val="en-US"/>
        </w:rPr>
      </w:pPr>
      <w:r w:rsidRPr="002950A8">
        <w:rPr>
          <w:sz w:val="24"/>
          <w:szCs w:val="24"/>
        </w:rPr>
        <w:fldChar w:fldCharType="begin"/>
      </w:r>
      <w:r w:rsidRPr="002950A8">
        <w:rPr>
          <w:sz w:val="24"/>
          <w:szCs w:val="24"/>
          <w:lang w:val="en-US"/>
        </w:rPr>
        <w:instrText xml:space="preserve"> ADDIN ZOTERO_BIBL {"uncited":[],"omitted":[],"custom":[]} CSL_BIBLIOGRAPHY </w:instrText>
      </w:r>
      <w:r w:rsidRPr="002950A8">
        <w:rPr>
          <w:sz w:val="24"/>
          <w:szCs w:val="24"/>
        </w:rPr>
        <w:fldChar w:fldCharType="separate"/>
      </w:r>
      <w:r w:rsidRPr="002950A8">
        <w:rPr>
          <w:rFonts w:ascii="Cambria" w:hAnsi="Cambria"/>
          <w:sz w:val="24"/>
          <w:szCs w:val="24"/>
          <w:lang w:val="en-US"/>
        </w:rPr>
        <w:t>[1]</w:t>
      </w:r>
      <w:r w:rsidRPr="002950A8">
        <w:rPr>
          <w:rFonts w:ascii="Cambria" w:hAnsi="Cambria"/>
          <w:sz w:val="24"/>
          <w:szCs w:val="24"/>
          <w:lang w:val="en-US"/>
        </w:rPr>
        <w:tab/>
        <w:t>“Visual Paradigm Online - Suite of Powerful Tools.” https://online.visual-paradigm.com/ (accessed May 17, 2022).</w:t>
      </w:r>
    </w:p>
    <w:p w14:paraId="5BB7FFE1" w14:textId="04CC6BC1" w:rsidR="004C3331" w:rsidRPr="002950A8" w:rsidRDefault="002950A8" w:rsidP="004C3331">
      <w:pPr>
        <w:pStyle w:val="Title"/>
        <w:rPr>
          <w:lang w:val="en-US"/>
        </w:rPr>
      </w:pPr>
      <w:r w:rsidRPr="002950A8">
        <w:rPr>
          <w:sz w:val="24"/>
          <w:szCs w:val="24"/>
        </w:rPr>
        <w:fldChar w:fldCharType="end"/>
      </w:r>
    </w:p>
    <w:p w14:paraId="760B776D" w14:textId="2338F912" w:rsidR="00C77A57" w:rsidRPr="002950A8" w:rsidRDefault="00C77A57" w:rsidP="004C3331">
      <w:pPr>
        <w:rPr>
          <w:lang w:val="en-US"/>
        </w:rPr>
      </w:pPr>
      <w:r w:rsidRPr="002950A8">
        <w:rPr>
          <w:lang w:val="en-US"/>
        </w:rPr>
        <w:t xml:space="preserve"> </w:t>
      </w:r>
    </w:p>
    <w:p w14:paraId="76B766C0" w14:textId="77777777" w:rsidR="00C77A57" w:rsidRPr="002950A8" w:rsidRDefault="00C77A57" w:rsidP="00837B5C">
      <w:pPr>
        <w:rPr>
          <w:rStyle w:val="SubtleEmphasis"/>
          <w:lang w:val="en-US"/>
        </w:rPr>
      </w:pPr>
    </w:p>
    <w:sectPr w:rsidR="00C77A57" w:rsidRPr="002950A8" w:rsidSect="00C77A57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EA0657"/>
    <w:rsid w:val="000419CB"/>
    <w:rsid w:val="000C0FDB"/>
    <w:rsid w:val="000F6C9F"/>
    <w:rsid w:val="0021747B"/>
    <w:rsid w:val="00225ED7"/>
    <w:rsid w:val="00280D77"/>
    <w:rsid w:val="002950A8"/>
    <w:rsid w:val="00456240"/>
    <w:rsid w:val="004A13BE"/>
    <w:rsid w:val="004B3740"/>
    <w:rsid w:val="004C3331"/>
    <w:rsid w:val="00621BD6"/>
    <w:rsid w:val="006253AF"/>
    <w:rsid w:val="00631A12"/>
    <w:rsid w:val="007A19BF"/>
    <w:rsid w:val="007E1C88"/>
    <w:rsid w:val="00802875"/>
    <w:rsid w:val="00837B5C"/>
    <w:rsid w:val="009164AA"/>
    <w:rsid w:val="00C77A57"/>
    <w:rsid w:val="00E526A9"/>
    <w:rsid w:val="00EA0657"/>
    <w:rsid w:val="00EE72C5"/>
    <w:rsid w:val="00F768D4"/>
    <w:rsid w:val="00FF4F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72BA4ED8"/>
  <w15:chartTrackingRefBased/>
  <w15:docId w15:val="{B465D82C-61D0-4492-BD98-42F53B6620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19BF"/>
    <w:rPr>
      <w:lang w:val="el-GR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7A5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7A5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7A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419C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419CB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SubtleEmphasis">
    <w:name w:val="Subtle Emphasis"/>
    <w:basedOn w:val="DefaultParagraphFont"/>
    <w:uiPriority w:val="19"/>
    <w:qFormat/>
    <w:rsid w:val="00837B5C"/>
    <w:rPr>
      <w:i/>
      <w:iCs/>
      <w:color w:val="404040" w:themeColor="text1" w:themeTint="BF"/>
    </w:rPr>
  </w:style>
  <w:style w:type="paragraph" w:styleId="NoSpacing">
    <w:name w:val="No Spacing"/>
    <w:uiPriority w:val="1"/>
    <w:qFormat/>
    <w:rsid w:val="00837B5C"/>
    <w:pPr>
      <w:spacing w:after="0" w:line="240" w:lineRule="auto"/>
    </w:pPr>
    <w:rPr>
      <w:lang w:val="el-GR"/>
    </w:rPr>
  </w:style>
  <w:style w:type="paragraph" w:styleId="Caption">
    <w:name w:val="caption"/>
    <w:basedOn w:val="Normal"/>
    <w:next w:val="Normal"/>
    <w:uiPriority w:val="35"/>
    <w:unhideWhenUsed/>
    <w:qFormat/>
    <w:rsid w:val="00837B5C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C77A57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l-GR"/>
    </w:rPr>
  </w:style>
  <w:style w:type="character" w:customStyle="1" w:styleId="Heading2Char">
    <w:name w:val="Heading 2 Char"/>
    <w:basedOn w:val="DefaultParagraphFont"/>
    <w:link w:val="Heading2"/>
    <w:uiPriority w:val="9"/>
    <w:rsid w:val="00C77A57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l-GR"/>
    </w:rPr>
  </w:style>
  <w:style w:type="character" w:customStyle="1" w:styleId="Heading3Char">
    <w:name w:val="Heading 3 Char"/>
    <w:basedOn w:val="DefaultParagraphFont"/>
    <w:link w:val="Heading3"/>
    <w:uiPriority w:val="9"/>
    <w:rsid w:val="00C77A57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l-GR"/>
    </w:rPr>
  </w:style>
  <w:style w:type="paragraph" w:styleId="Bibliography">
    <w:name w:val="Bibliography"/>
    <w:basedOn w:val="Normal"/>
    <w:next w:val="Normal"/>
    <w:uiPriority w:val="37"/>
    <w:unhideWhenUsed/>
    <w:rsid w:val="002950A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1</Pages>
  <Words>266</Words>
  <Characters>1522</Characters>
  <Application>Microsoft Office Word</Application>
  <DocSecurity>0</DocSecurity>
  <Lines>12</Lines>
  <Paragraphs>3</Paragraphs>
  <ScaleCrop>false</ScaleCrop>
  <Company/>
  <LinksUpToDate>false</LinksUpToDate>
  <CharactersWithSpaces>1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ΗΜΟΓΛΗΣ ΑΓΓΕΛΟΣ</dc:creator>
  <cp:keywords/>
  <dc:description/>
  <cp:lastModifiedBy>ΔΗΜΟΓΛΗΣ ΑΓΓΕΛΟΣ</cp:lastModifiedBy>
  <cp:revision>23</cp:revision>
  <dcterms:created xsi:type="dcterms:W3CDTF">2022-05-17T10:58:00Z</dcterms:created>
  <dcterms:modified xsi:type="dcterms:W3CDTF">2022-06-08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G6nVqaPj"/&gt;&lt;style id="http://www.zotero.org/styles/ieee" locale="en-US" hasBibliography="1" bibliographyStyleHasBeenSet="1"/&gt;&lt;prefs&gt;&lt;pref name="fieldType" value="Field"/&gt;&lt;/prefs&gt;&lt;/data&gt;</vt:lpwstr>
  </property>
</Properties>
</file>